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E43A75" w14:textId="77777777" w:rsidR="00706F33" w:rsidRPr="00460748" w:rsidRDefault="00706F33" w:rsidP="00706F33">
      <w:pPr>
        <w:spacing w:line="360" w:lineRule="auto"/>
        <w:rPr>
          <w:rFonts w:ascii="Arial" w:hAnsi="Arial" w:cs="Arial"/>
          <w:b/>
          <w:bCs/>
          <w:sz w:val="32"/>
          <w:szCs w:val="32"/>
          <w:lang w:val="en-US"/>
        </w:rPr>
      </w:pPr>
      <w:r w:rsidRPr="00460748">
        <w:rPr>
          <w:rFonts w:ascii="Arial" w:hAnsi="Arial" w:cs="Arial"/>
          <w:b/>
          <w:bCs/>
          <w:sz w:val="32"/>
          <w:szCs w:val="32"/>
          <w:lang w:val="en-US"/>
        </w:rPr>
        <w:t>Appendix 1 – The search strings used in the scoping review</w:t>
      </w:r>
    </w:p>
    <w:p w14:paraId="02A37971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  <w:r w:rsidRPr="00460748">
        <w:rPr>
          <w:rFonts w:ascii="Arial" w:hAnsi="Arial" w:cs="Arial"/>
          <w:lang w:val="en-US"/>
        </w:rPr>
        <w:t xml:space="preserve">The search strings for Scopus and Web of Science had to be adapted to each database to avoid generating millions of results. This demarcation was necessary since MS is primarily a medical subject and the term disability is used in the same way that impairment is used according to the social model of disability </w:t>
      </w:r>
      <w:r w:rsidRPr="00460748">
        <w:rPr>
          <w:rFonts w:ascii="Arial" w:hAnsi="Arial" w:cs="Arial"/>
          <w:lang w:val="en-US"/>
        </w:rPr>
        <w:fldChar w:fldCharType="begin">
          <w:fldData xml:space="preserve">PEVuZE5vdGU+PENpdGU+PEF1dGhvcj5CYXRjaGVsbGVyPC9BdXRob3I+PFllYXI+MjAxOTwvWWVh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</w:fldData>
        </w:fldChar>
      </w:r>
      <w:r>
        <w:rPr>
          <w:rFonts w:ascii="Arial" w:hAnsi="Arial" w:cs="Arial"/>
          <w:lang w:val="en-US"/>
        </w:rPr>
        <w:instrText xml:space="preserve"> ADDIN EN.CITE </w:instrText>
      </w:r>
      <w:r>
        <w:rPr>
          <w:rFonts w:ascii="Arial" w:hAnsi="Arial" w:cs="Arial"/>
          <w:lang w:val="en-US"/>
        </w:rPr>
        <w:fldChar w:fldCharType="begin">
          <w:fldData xml:space="preserve">PEVuZE5vdGU+PENpdGU+PEF1dGhvcj5CYXRjaGVsbGVyPC9BdXRob3I+PFllYXI+MjAxOTwvWWVh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</w:fldData>
        </w:fldChar>
      </w:r>
      <w:r>
        <w:rPr>
          <w:rFonts w:ascii="Arial" w:hAnsi="Arial" w:cs="Arial"/>
          <w:lang w:val="en-US"/>
        </w:rPr>
        <w:instrText xml:space="preserve"> ADDIN EN.CITE.DATA </w:instrText>
      </w:r>
      <w:r>
        <w:rPr>
          <w:rFonts w:ascii="Arial" w:hAnsi="Arial" w:cs="Arial"/>
          <w:lang w:val="en-US"/>
        </w:rPr>
      </w:r>
      <w:r>
        <w:rPr>
          <w:rFonts w:ascii="Arial" w:hAnsi="Arial" w:cs="Arial"/>
          <w:lang w:val="en-US"/>
        </w:rPr>
        <w:fldChar w:fldCharType="end"/>
      </w:r>
      <w:r w:rsidRPr="00460748">
        <w:rPr>
          <w:rFonts w:ascii="Arial" w:hAnsi="Arial" w:cs="Arial"/>
          <w:lang w:val="en-US"/>
        </w:rPr>
      </w:r>
      <w:r w:rsidRPr="00460748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 xml:space="preserve">see for example </w:t>
      </w:r>
      <w:r w:rsidRPr="00D638EA">
        <w:rPr>
          <w:rFonts w:ascii="Arial" w:hAnsi="Arial" w:cs="Arial"/>
          <w:noProof/>
          <w:vertAlign w:val="superscript"/>
          <w:lang w:val="en-US"/>
        </w:rPr>
        <w:t>5,8,9</w:t>
      </w:r>
      <w:r w:rsidRPr="00460748">
        <w:rPr>
          <w:rFonts w:ascii="Arial" w:hAnsi="Arial" w:cs="Arial"/>
          <w:lang w:val="en-US"/>
        </w:rPr>
        <w:fldChar w:fldCharType="end"/>
      </w:r>
      <w:r w:rsidRPr="00460748">
        <w:rPr>
          <w:rFonts w:ascii="Arial" w:hAnsi="Arial" w:cs="Arial"/>
          <w:lang w:val="en-US"/>
        </w:rPr>
        <w:t>.</w:t>
      </w:r>
    </w:p>
    <w:p w14:paraId="54769CD8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</w:p>
    <w:p w14:paraId="656BFE88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  <w:r w:rsidRPr="00460748">
        <w:rPr>
          <w:rFonts w:ascii="Arial" w:hAnsi="Arial" w:cs="Arial"/>
          <w:lang w:val="en-US"/>
        </w:rPr>
        <w:t xml:space="preserve">The search string used in </w:t>
      </w:r>
      <w:proofErr w:type="spellStart"/>
      <w:r w:rsidRPr="00460748">
        <w:rPr>
          <w:rFonts w:ascii="Arial" w:hAnsi="Arial" w:cs="Arial"/>
          <w:lang w:val="en-US"/>
        </w:rPr>
        <w:t>ASSIA</w:t>
      </w:r>
      <w:proofErr w:type="spellEnd"/>
      <w:r w:rsidRPr="00460748">
        <w:rPr>
          <w:rFonts w:ascii="Arial" w:hAnsi="Arial" w:cs="Arial"/>
          <w:lang w:val="en-US"/>
        </w:rPr>
        <w:t xml:space="preserve">, </w:t>
      </w:r>
      <w:proofErr w:type="spellStart"/>
      <w:r w:rsidRPr="00460748">
        <w:rPr>
          <w:rFonts w:ascii="Arial" w:hAnsi="Arial" w:cs="Arial"/>
          <w:lang w:val="en-US"/>
        </w:rPr>
        <w:t>CINAHL</w:t>
      </w:r>
      <w:proofErr w:type="spellEnd"/>
      <w:r w:rsidRPr="00460748">
        <w:rPr>
          <w:rFonts w:ascii="Arial" w:hAnsi="Arial" w:cs="Arial"/>
          <w:lang w:val="en-US"/>
        </w:rPr>
        <w:t xml:space="preserve">, </w:t>
      </w:r>
      <w:proofErr w:type="spellStart"/>
      <w:r w:rsidRPr="00460748">
        <w:rPr>
          <w:rFonts w:ascii="Arial" w:hAnsi="Arial" w:cs="Arial"/>
          <w:lang w:val="en-US"/>
        </w:rPr>
        <w:t>PsycInfo</w:t>
      </w:r>
      <w:proofErr w:type="spellEnd"/>
      <w:r w:rsidRPr="00460748">
        <w:rPr>
          <w:rFonts w:ascii="Arial" w:hAnsi="Arial" w:cs="Arial"/>
          <w:lang w:val="en-US"/>
        </w:rPr>
        <w:t>, Social Services Abstracts, Sociological Abstracts and Sociology Database</w:t>
      </w:r>
    </w:p>
    <w:p w14:paraId="7B10A61B" w14:textId="77777777" w:rsidR="00706F33" w:rsidRPr="00CE6557" w:rsidRDefault="00706F33" w:rsidP="00706F33">
      <w:pPr>
        <w:spacing w:line="360" w:lineRule="auto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F3FBB5E" wp14:editId="7B03FADC">
                <wp:simplePos x="0" y="0"/>
                <wp:positionH relativeFrom="column">
                  <wp:posOffset>-365</wp:posOffset>
                </wp:positionH>
                <wp:positionV relativeFrom="paragraph">
                  <wp:posOffset>38680</wp:posOffset>
                </wp:positionV>
                <wp:extent cx="5466715" cy="1060315"/>
                <wp:effectExtent l="0" t="0" r="6985" b="6985"/>
                <wp:wrapNone/>
                <wp:docPr id="22" name="Rektangel med rundade hörn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5466715" cy="1060315"/>
                        </a:xfrm>
                        <a:prstGeom prst="round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7F7503B" w14:textId="77777777" w:rsidR="00706F33" w:rsidRPr="00460748" w:rsidRDefault="00706F33" w:rsidP="00706F33">
                            <w:pPr>
                              <w:spacing w:line="360" w:lineRule="auto"/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</w:pPr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"</w:t>
                            </w:r>
                            <w:proofErr w:type="gram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multiple</w:t>
                            </w:r>
                            <w:proofErr w:type="gram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 xml:space="preserve"> sclerosis" AND </w:t>
                            </w:r>
                          </w:p>
                          <w:p w14:paraId="75CDCC36" w14:textId="77777777" w:rsidR="00706F33" w:rsidRPr="00460748" w:rsidRDefault="00706F33" w:rsidP="00706F33">
                            <w:pPr>
                              <w:spacing w:line="360" w:lineRule="auto"/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</w:pP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disabilit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 xml:space="preserve">*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disabl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 xml:space="preserve">*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exclu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 xml:space="preserve">* OR barrier* OR oppress*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discrimin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 xml:space="preserve">* OR access*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disadvant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 xml:space="preserve">*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partici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color w:val="000000"/>
                                <w:lang w:val="en-US"/>
                              </w:rPr>
                              <w:t>* OR restrict*</w:t>
                            </w:r>
                          </w:p>
                          <w:p w14:paraId="73201938" w14:textId="77777777" w:rsidR="00706F33" w:rsidRPr="009048ED" w:rsidRDefault="00706F33" w:rsidP="00706F33">
                            <w:pPr>
                              <w:jc w:val="center"/>
                              <w:rPr>
                                <w:color w:val="000000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6F3FBB5E" id="Rektangel med rundade hörn 22" o:spid="_x0000_s1026" style="position:absolute;margin-left:-.05pt;margin-top:3.05pt;width:430.45pt;height:83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arcsize="10923f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" fillcolor="window" strokecolor="windowText" strokeweight="1pt">
                <v:path arrowok="t"/>
                <v:textbox>
                  <w:txbxContent>
                    <w:p w14:paraId="47F7503B" w14:textId="77777777" w:rsidR="00706F33" w:rsidRPr="00460748" w:rsidRDefault="00706F33" w:rsidP="00706F33">
                      <w:pPr>
                        <w:spacing w:line="360" w:lineRule="auto"/>
                        <w:rPr>
                          <w:rFonts w:ascii="Arial" w:hAnsi="Arial" w:cs="Arial"/>
                          <w:color w:val="000000"/>
                          <w:lang w:val="en-US"/>
                        </w:rPr>
                      </w:pPr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"</w:t>
                      </w:r>
                      <w:proofErr w:type="gram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multiple</w:t>
                      </w:r>
                      <w:proofErr w:type="gram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 xml:space="preserve"> sclerosis" AND </w:t>
                      </w:r>
                    </w:p>
                    <w:p w14:paraId="75CDCC36" w14:textId="77777777" w:rsidR="00706F33" w:rsidRPr="00460748" w:rsidRDefault="00706F33" w:rsidP="00706F33">
                      <w:pPr>
                        <w:spacing w:line="360" w:lineRule="auto"/>
                        <w:rPr>
                          <w:rFonts w:ascii="Arial" w:hAnsi="Arial" w:cs="Arial"/>
                          <w:color w:val="000000"/>
                          <w:lang w:val="en-US"/>
                        </w:rPr>
                      </w:pPr>
                      <w:proofErr w:type="spell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disabilit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 xml:space="preserve">*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disabl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 xml:space="preserve">*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exclu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 xml:space="preserve">* OR barrier* OR oppress*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discrimin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 xml:space="preserve">* OR access*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disadvant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 xml:space="preserve">*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partici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color w:val="000000"/>
                          <w:lang w:val="en-US"/>
                        </w:rPr>
                        <w:t>* OR restrict*</w:t>
                      </w:r>
                    </w:p>
                    <w:p w14:paraId="73201938" w14:textId="77777777" w:rsidR="00706F33" w:rsidRPr="009048ED" w:rsidRDefault="00706F33" w:rsidP="00706F33">
                      <w:pPr>
                        <w:jc w:val="center"/>
                        <w:rPr>
                          <w:color w:val="000000"/>
                          <w:lang w:val="en-US"/>
                        </w:rPr>
                      </w:pPr>
                    </w:p>
                  </w:txbxContent>
                </v:textbox>
              </v:roundrect>
            </w:pict>
          </mc:Fallback>
        </mc:AlternateContent>
      </w:r>
    </w:p>
    <w:p w14:paraId="48C15FEE" w14:textId="77777777" w:rsidR="00706F33" w:rsidRPr="00CE6557" w:rsidRDefault="00706F33" w:rsidP="00706F33">
      <w:pPr>
        <w:rPr>
          <w:lang w:val="en-US"/>
        </w:rPr>
      </w:pPr>
    </w:p>
    <w:p w14:paraId="3D8A0CB2" w14:textId="77777777" w:rsidR="00706F33" w:rsidRPr="00CE6557" w:rsidRDefault="00706F33" w:rsidP="00706F33">
      <w:pPr>
        <w:rPr>
          <w:lang w:val="en-US"/>
        </w:rPr>
      </w:pPr>
    </w:p>
    <w:p w14:paraId="7415DD55" w14:textId="77777777" w:rsidR="00706F33" w:rsidRPr="00CE6557" w:rsidRDefault="00706F33" w:rsidP="00706F33">
      <w:pPr>
        <w:rPr>
          <w:lang w:val="en-US"/>
        </w:rPr>
      </w:pPr>
    </w:p>
    <w:p w14:paraId="05D8E976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  <w:r w:rsidRPr="00460748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2BBB18C" wp14:editId="559729CA">
                <wp:simplePos x="0" y="0"/>
                <wp:positionH relativeFrom="column">
                  <wp:posOffset>0</wp:posOffset>
                </wp:positionH>
                <wp:positionV relativeFrom="paragraph">
                  <wp:posOffset>321459</wp:posOffset>
                </wp:positionV>
                <wp:extent cx="5525135" cy="1342417"/>
                <wp:effectExtent l="0" t="0" r="12065" b="16510"/>
                <wp:wrapNone/>
                <wp:docPr id="23" name="Rektangel med rundade hörn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5525135" cy="1342417"/>
                        </a:xfrm>
                        <a:prstGeom prst="round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58686FA5" w14:textId="77777777" w:rsidR="00706F33" w:rsidRPr="00460748" w:rsidRDefault="00706F33" w:rsidP="00706F33">
                            <w:pPr>
                              <w:spacing w:line="360" w:lineRule="auto"/>
                              <w:rPr>
                                <w:rFonts w:ascii="Arial" w:hAnsi="Arial" w:cs="Arial"/>
                                <w:lang w:val="en-US"/>
                              </w:rPr>
                            </w:pPr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"</w:t>
                            </w:r>
                            <w:proofErr w:type="gramStart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multiple</w:t>
                            </w:r>
                            <w:proofErr w:type="gramEnd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 xml:space="preserve"> sclerosis" AND</w:t>
                            </w:r>
                          </w:p>
                          <w:p w14:paraId="398FF697" w14:textId="77777777" w:rsidR="00706F33" w:rsidRPr="00460748" w:rsidRDefault="00706F33" w:rsidP="00706F33">
                            <w:pPr>
                              <w:spacing w:line="360" w:lineRule="auto"/>
                              <w:rPr>
                                <w:rFonts w:ascii="Arial" w:hAnsi="Arial" w:cs="Arial"/>
                                <w:lang w:val="en-US"/>
                              </w:rPr>
                            </w:pPr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 xml:space="preserve">((disabled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disabilit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*) W/3 (people* OR person*)) OR exclusion OR barrier* OR oppression OR discrimination OR access* OR disadvantage OR participation OR restriction</w:t>
                            </w:r>
                          </w:p>
                          <w:p w14:paraId="62F3DD0A" w14:textId="77777777" w:rsidR="00706F33" w:rsidRPr="009048ED" w:rsidRDefault="00706F33" w:rsidP="00706F33">
                            <w:pPr>
                              <w:jc w:val="center"/>
                              <w:rPr>
                                <w:color w:val="000000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2BBB18C" id="Rektangel med rundade hörn 23" o:spid="_x0000_s1027" style="position:absolute;margin-left:0;margin-top:25.3pt;width:435.05pt;height:105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" fillcolor="window" strokecolor="windowText" strokeweight="1pt">
                <v:path arrowok="t"/>
                <v:textbox>
                  <w:txbxContent>
                    <w:p w14:paraId="58686FA5" w14:textId="77777777" w:rsidR="00706F33" w:rsidRPr="00460748" w:rsidRDefault="00706F33" w:rsidP="00706F33">
                      <w:pPr>
                        <w:spacing w:line="360" w:lineRule="auto"/>
                        <w:rPr>
                          <w:rFonts w:ascii="Arial" w:hAnsi="Arial" w:cs="Arial"/>
                          <w:lang w:val="en-US"/>
                        </w:rPr>
                      </w:pPr>
                      <w:r w:rsidRPr="00460748">
                        <w:rPr>
                          <w:rFonts w:ascii="Arial" w:hAnsi="Arial" w:cs="Arial"/>
                          <w:lang w:val="en-US"/>
                        </w:rPr>
                        <w:t>"</w:t>
                      </w:r>
                      <w:proofErr w:type="gramStart"/>
                      <w:r w:rsidRPr="00460748">
                        <w:rPr>
                          <w:rFonts w:ascii="Arial" w:hAnsi="Arial" w:cs="Arial"/>
                          <w:lang w:val="en-US"/>
                        </w:rPr>
                        <w:t>multiple</w:t>
                      </w:r>
                      <w:proofErr w:type="gramEnd"/>
                      <w:r w:rsidRPr="00460748">
                        <w:rPr>
                          <w:rFonts w:ascii="Arial" w:hAnsi="Arial" w:cs="Arial"/>
                          <w:lang w:val="en-US"/>
                        </w:rPr>
                        <w:t xml:space="preserve"> sclerosis" AND</w:t>
                      </w:r>
                    </w:p>
                    <w:p w14:paraId="398FF697" w14:textId="77777777" w:rsidR="00706F33" w:rsidRPr="00460748" w:rsidRDefault="00706F33" w:rsidP="00706F33">
                      <w:pPr>
                        <w:spacing w:line="360" w:lineRule="auto"/>
                        <w:rPr>
                          <w:rFonts w:ascii="Arial" w:hAnsi="Arial" w:cs="Arial"/>
                          <w:lang w:val="en-US"/>
                        </w:rPr>
                      </w:pPr>
                      <w:r w:rsidRPr="00460748">
                        <w:rPr>
                          <w:rFonts w:ascii="Arial" w:hAnsi="Arial" w:cs="Arial"/>
                          <w:lang w:val="en-US"/>
                        </w:rPr>
                        <w:t xml:space="preserve">((disabled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lang w:val="en-US"/>
                        </w:rPr>
                        <w:t>disabilit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lang w:val="en-US"/>
                        </w:rPr>
                        <w:t>*) W/3 (people* OR person*)) OR exclusion OR barrier* OR oppression OR discrimination OR access* OR disadvantage OR participation OR restriction</w:t>
                      </w:r>
                    </w:p>
                    <w:p w14:paraId="62F3DD0A" w14:textId="77777777" w:rsidR="00706F33" w:rsidRPr="009048ED" w:rsidRDefault="00706F33" w:rsidP="00706F33">
                      <w:pPr>
                        <w:jc w:val="center"/>
                        <w:rPr>
                          <w:color w:val="000000"/>
                          <w:lang w:val="en-US"/>
                        </w:rPr>
                      </w:pPr>
                    </w:p>
                  </w:txbxContent>
                </v:textbox>
              </v:roundrect>
            </w:pict>
          </mc:Fallback>
        </mc:AlternateContent>
      </w:r>
      <w:r w:rsidRPr="00460748">
        <w:rPr>
          <w:rFonts w:ascii="Arial" w:hAnsi="Arial" w:cs="Arial"/>
          <w:lang w:val="en-US"/>
        </w:rPr>
        <w:t>The search string used in Scopus</w:t>
      </w:r>
    </w:p>
    <w:p w14:paraId="6D8116C7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</w:p>
    <w:p w14:paraId="0C53B201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</w:p>
    <w:p w14:paraId="01E07E73" w14:textId="77777777" w:rsidR="00706F33" w:rsidRPr="00CE6557" w:rsidRDefault="00706F33" w:rsidP="00706F33">
      <w:pPr>
        <w:spacing w:line="360" w:lineRule="auto"/>
        <w:rPr>
          <w:lang w:val="en-US"/>
        </w:rPr>
      </w:pPr>
    </w:p>
    <w:p w14:paraId="1C5FAA17" w14:textId="77777777" w:rsidR="00706F33" w:rsidRPr="00CE6557" w:rsidRDefault="00706F33" w:rsidP="00706F33">
      <w:pPr>
        <w:spacing w:line="360" w:lineRule="auto"/>
        <w:rPr>
          <w:lang w:val="en-US"/>
        </w:rPr>
      </w:pPr>
    </w:p>
    <w:p w14:paraId="1D0D038F" w14:textId="77777777" w:rsidR="00706F33" w:rsidRPr="00CE6557" w:rsidRDefault="00706F33" w:rsidP="00706F33">
      <w:pPr>
        <w:spacing w:line="360" w:lineRule="auto"/>
        <w:rPr>
          <w:lang w:val="en-US"/>
        </w:rPr>
      </w:pPr>
    </w:p>
    <w:p w14:paraId="174E4F35" w14:textId="77777777" w:rsidR="00706F33" w:rsidRPr="00460748" w:rsidRDefault="00706F33" w:rsidP="00706F33">
      <w:pPr>
        <w:spacing w:line="360" w:lineRule="auto"/>
        <w:rPr>
          <w:rFonts w:ascii="Arial" w:hAnsi="Arial" w:cs="Arial"/>
          <w:lang w:val="en-US"/>
        </w:rPr>
      </w:pPr>
      <w:r w:rsidRPr="00460748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32B13BC" wp14:editId="46A0D59C">
                <wp:simplePos x="0" y="0"/>
                <wp:positionH relativeFrom="column">
                  <wp:posOffset>0</wp:posOffset>
                </wp:positionH>
                <wp:positionV relativeFrom="paragraph">
                  <wp:posOffset>362585</wp:posOffset>
                </wp:positionV>
                <wp:extent cx="5525135" cy="1313234"/>
                <wp:effectExtent l="0" t="0" r="12065" b="7620"/>
                <wp:wrapNone/>
                <wp:docPr id="24" name="Rektangel med rundade hörn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5525135" cy="1313234"/>
                        </a:xfrm>
                        <a:prstGeom prst="round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3107184B" w14:textId="77777777" w:rsidR="00706F33" w:rsidRPr="00460748" w:rsidRDefault="00706F33" w:rsidP="00706F33">
                            <w:pPr>
                              <w:spacing w:line="360" w:lineRule="auto"/>
                              <w:rPr>
                                <w:rFonts w:ascii="Arial" w:hAnsi="Arial" w:cs="Arial"/>
                                <w:lang w:val="en-US"/>
                              </w:rPr>
                            </w:pPr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"</w:t>
                            </w:r>
                            <w:proofErr w:type="gramStart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multiple</w:t>
                            </w:r>
                            <w:proofErr w:type="gramEnd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 xml:space="preserve"> sclerosis" AND</w:t>
                            </w:r>
                          </w:p>
                          <w:p w14:paraId="783BB2D6" w14:textId="77777777" w:rsidR="00706F33" w:rsidRPr="00460748" w:rsidRDefault="00706F33" w:rsidP="00706F33">
                            <w:pPr>
                              <w:spacing w:line="360" w:lineRule="auto"/>
                              <w:rPr>
                                <w:rFonts w:ascii="Arial" w:hAnsi="Arial" w:cs="Arial"/>
                                <w:lang w:val="en-US"/>
                              </w:rPr>
                            </w:pPr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 xml:space="preserve">((disabled OR </w:t>
                            </w:r>
                            <w:proofErr w:type="spellStart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disabilit</w:t>
                            </w:r>
                            <w:proofErr w:type="spellEnd"/>
                            <w:r w:rsidRPr="00460748">
                              <w:rPr>
                                <w:rFonts w:ascii="Arial" w:hAnsi="Arial" w:cs="Arial"/>
                                <w:lang w:val="en-US"/>
                              </w:rPr>
                              <w:t>*) NEAR/3 (people* OR person*)) OR exclusion OR barrier* OR oppression OR discrimination OR access* OR disadvantage OR participation OR restriction</w:t>
                            </w:r>
                          </w:p>
                          <w:p w14:paraId="2548A16C" w14:textId="77777777" w:rsidR="00706F33" w:rsidRPr="009048ED" w:rsidRDefault="00706F33" w:rsidP="00706F33">
                            <w:pPr>
                              <w:jc w:val="center"/>
                              <w:rPr>
                                <w:color w:val="000000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32B13BC" id="Rektangel med rundade hörn 24" o:spid="_x0000_s1028" style="position:absolute;margin-left:0;margin-top:28.55pt;width:435.05pt;height:103.4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" fillcolor="window" strokecolor="windowText" strokeweight="1pt">
                <v:path arrowok="t"/>
                <v:textbox>
                  <w:txbxContent>
                    <w:p w14:paraId="3107184B" w14:textId="77777777" w:rsidR="00706F33" w:rsidRPr="00460748" w:rsidRDefault="00706F33" w:rsidP="00706F33">
                      <w:pPr>
                        <w:spacing w:line="360" w:lineRule="auto"/>
                        <w:rPr>
                          <w:rFonts w:ascii="Arial" w:hAnsi="Arial" w:cs="Arial"/>
                          <w:lang w:val="en-US"/>
                        </w:rPr>
                      </w:pPr>
                      <w:r w:rsidRPr="00460748">
                        <w:rPr>
                          <w:rFonts w:ascii="Arial" w:hAnsi="Arial" w:cs="Arial"/>
                          <w:lang w:val="en-US"/>
                        </w:rPr>
                        <w:t>"</w:t>
                      </w:r>
                      <w:proofErr w:type="gramStart"/>
                      <w:r w:rsidRPr="00460748">
                        <w:rPr>
                          <w:rFonts w:ascii="Arial" w:hAnsi="Arial" w:cs="Arial"/>
                          <w:lang w:val="en-US"/>
                        </w:rPr>
                        <w:t>multiple</w:t>
                      </w:r>
                      <w:proofErr w:type="gramEnd"/>
                      <w:r w:rsidRPr="00460748">
                        <w:rPr>
                          <w:rFonts w:ascii="Arial" w:hAnsi="Arial" w:cs="Arial"/>
                          <w:lang w:val="en-US"/>
                        </w:rPr>
                        <w:t xml:space="preserve"> sclerosis" AND</w:t>
                      </w:r>
                    </w:p>
                    <w:p w14:paraId="783BB2D6" w14:textId="77777777" w:rsidR="00706F33" w:rsidRPr="00460748" w:rsidRDefault="00706F33" w:rsidP="00706F33">
                      <w:pPr>
                        <w:spacing w:line="360" w:lineRule="auto"/>
                        <w:rPr>
                          <w:rFonts w:ascii="Arial" w:hAnsi="Arial" w:cs="Arial"/>
                          <w:lang w:val="en-US"/>
                        </w:rPr>
                      </w:pPr>
                      <w:r w:rsidRPr="00460748">
                        <w:rPr>
                          <w:rFonts w:ascii="Arial" w:hAnsi="Arial" w:cs="Arial"/>
                          <w:lang w:val="en-US"/>
                        </w:rPr>
                        <w:t xml:space="preserve">((disabled OR </w:t>
                      </w:r>
                      <w:proofErr w:type="spellStart"/>
                      <w:r w:rsidRPr="00460748">
                        <w:rPr>
                          <w:rFonts w:ascii="Arial" w:hAnsi="Arial" w:cs="Arial"/>
                          <w:lang w:val="en-US"/>
                        </w:rPr>
                        <w:t>disabilit</w:t>
                      </w:r>
                      <w:proofErr w:type="spellEnd"/>
                      <w:r w:rsidRPr="00460748">
                        <w:rPr>
                          <w:rFonts w:ascii="Arial" w:hAnsi="Arial" w:cs="Arial"/>
                          <w:lang w:val="en-US"/>
                        </w:rPr>
                        <w:t>*) NEAR/3 (people* OR person*)) OR exclusion OR barrier* OR oppression OR discrimination OR access* OR disadvantage OR participation OR restriction</w:t>
                      </w:r>
                    </w:p>
                    <w:p w14:paraId="2548A16C" w14:textId="77777777" w:rsidR="00706F33" w:rsidRPr="009048ED" w:rsidRDefault="00706F33" w:rsidP="00706F33">
                      <w:pPr>
                        <w:jc w:val="center"/>
                        <w:rPr>
                          <w:color w:val="000000"/>
                          <w:lang w:val="en-US"/>
                        </w:rPr>
                      </w:pPr>
                    </w:p>
                  </w:txbxContent>
                </v:textbox>
              </v:roundrect>
            </w:pict>
          </mc:Fallback>
        </mc:AlternateContent>
      </w:r>
      <w:r w:rsidRPr="00460748">
        <w:rPr>
          <w:rFonts w:ascii="Arial" w:hAnsi="Arial" w:cs="Arial"/>
          <w:lang w:val="en-US"/>
        </w:rPr>
        <w:t>The search string used in Web of Science</w:t>
      </w:r>
    </w:p>
    <w:p w14:paraId="324157F5" w14:textId="77777777" w:rsidR="00706F33" w:rsidRPr="00CE6557" w:rsidRDefault="00706F33" w:rsidP="00706F33">
      <w:pPr>
        <w:spacing w:line="360" w:lineRule="auto"/>
        <w:rPr>
          <w:lang w:val="en-US"/>
        </w:rPr>
      </w:pPr>
    </w:p>
    <w:p w14:paraId="0FD81239" w14:textId="77777777" w:rsidR="00706F33" w:rsidRPr="00CE6557" w:rsidRDefault="00706F33" w:rsidP="00706F33">
      <w:pPr>
        <w:rPr>
          <w:lang w:val="en-US"/>
        </w:rPr>
      </w:pPr>
    </w:p>
    <w:p w14:paraId="651E4F05" w14:textId="77777777" w:rsidR="00710B0C" w:rsidRPr="00706F33" w:rsidRDefault="00002659">
      <w:pPr>
        <w:rPr>
          <w:lang w:val="en-US"/>
        </w:rPr>
      </w:pPr>
    </w:p>
    <w:sectPr w:rsidR="00710B0C" w:rsidRPr="00706F33" w:rsidSect="00706F33">
      <w:footerReference w:type="even" r:id="rId6"/>
      <w:footerReference w:type="default" r:id="rId7"/>
      <w:pgSz w:w="11900" w:h="16840"/>
      <w:pgMar w:top="1701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6D020C" w14:textId="77777777" w:rsidR="00002659" w:rsidRDefault="00002659" w:rsidP="00706F33">
      <w:pPr>
        <w:spacing w:after="0" w:line="240" w:lineRule="auto"/>
      </w:pPr>
      <w:r>
        <w:separator/>
      </w:r>
    </w:p>
  </w:endnote>
  <w:endnote w:type="continuationSeparator" w:id="0">
    <w:p w14:paraId="657DEB5A" w14:textId="77777777" w:rsidR="00002659" w:rsidRDefault="00002659" w:rsidP="00706F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idnummer"/>
      </w:rPr>
      <w:id w:val="-633026513"/>
      <w:docPartObj>
        <w:docPartGallery w:val="Page Numbers (Bottom of Page)"/>
        <w:docPartUnique/>
      </w:docPartObj>
    </w:sdtPr>
    <w:sdtEndPr>
      <w:rPr>
        <w:rStyle w:val="Sidnummer"/>
      </w:rPr>
    </w:sdtEndPr>
    <w:sdtContent>
      <w:p w14:paraId="232F91FF" w14:textId="77777777" w:rsidR="003F5E2C" w:rsidRDefault="00002659" w:rsidP="00F242A8">
        <w:pPr>
          <w:pStyle w:val="Sidfot"/>
          <w:framePr w:wrap="none" w:vAnchor="text" w:hAnchor="margin" w:xAlign="right" w:y="1"/>
          <w:rPr>
            <w:rStyle w:val="Sidnummer"/>
          </w:rPr>
        </w:pPr>
        <w:r>
          <w:rPr>
            <w:rStyle w:val="Sidnummer"/>
          </w:rPr>
          <w:fldChar w:fldCharType="begin"/>
        </w:r>
        <w:r>
          <w:rPr>
            <w:rStyle w:val="Sidnummer"/>
          </w:rPr>
          <w:instrText xml:space="preserve"> PAGE </w:instrText>
        </w:r>
        <w:r>
          <w:rPr>
            <w:rStyle w:val="Sidnummer"/>
          </w:rPr>
          <w:fldChar w:fldCharType="end"/>
        </w:r>
      </w:p>
    </w:sdtContent>
  </w:sdt>
  <w:p w14:paraId="7300B2AF" w14:textId="77777777" w:rsidR="003F5E2C" w:rsidRDefault="00002659" w:rsidP="003F5E2C">
    <w:pPr>
      <w:pStyle w:val="Sidfot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DEE19A" w14:textId="77777777" w:rsidR="003F5E2C" w:rsidRDefault="00002659" w:rsidP="003F5E2C">
    <w:pPr>
      <w:pStyle w:val="Sidfot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120632" w14:textId="77777777" w:rsidR="00002659" w:rsidRDefault="00002659" w:rsidP="00706F33">
      <w:pPr>
        <w:spacing w:after="0" w:line="240" w:lineRule="auto"/>
      </w:pPr>
      <w:r>
        <w:separator/>
      </w:r>
    </w:p>
  </w:footnote>
  <w:footnote w:type="continuationSeparator" w:id="0">
    <w:p w14:paraId="64FE7B8F" w14:textId="77777777" w:rsidR="00002659" w:rsidRDefault="00002659" w:rsidP="00706F3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6F33"/>
    <w:rsid w:val="00002659"/>
    <w:rsid w:val="000151CA"/>
    <w:rsid w:val="0002311D"/>
    <w:rsid w:val="0003145D"/>
    <w:rsid w:val="00033E50"/>
    <w:rsid w:val="0004466A"/>
    <w:rsid w:val="0006035F"/>
    <w:rsid w:val="00077D6B"/>
    <w:rsid w:val="000975A5"/>
    <w:rsid w:val="000E1722"/>
    <w:rsid w:val="000F2FF8"/>
    <w:rsid w:val="000F3DA6"/>
    <w:rsid w:val="001136AF"/>
    <w:rsid w:val="00114FB5"/>
    <w:rsid w:val="00153811"/>
    <w:rsid w:val="001711C7"/>
    <w:rsid w:val="00184C27"/>
    <w:rsid w:val="00196F78"/>
    <w:rsid w:val="001A09C8"/>
    <w:rsid w:val="001A2300"/>
    <w:rsid w:val="001A5EF5"/>
    <w:rsid w:val="001A76C7"/>
    <w:rsid w:val="001B42A0"/>
    <w:rsid w:val="001D1D0B"/>
    <w:rsid w:val="001E3A7D"/>
    <w:rsid w:val="001F1D9A"/>
    <w:rsid w:val="00214D9F"/>
    <w:rsid w:val="00236C9A"/>
    <w:rsid w:val="00246202"/>
    <w:rsid w:val="002702F0"/>
    <w:rsid w:val="0028362A"/>
    <w:rsid w:val="002A572B"/>
    <w:rsid w:val="002E7E0C"/>
    <w:rsid w:val="00306BE8"/>
    <w:rsid w:val="003146A5"/>
    <w:rsid w:val="00315734"/>
    <w:rsid w:val="00332FA3"/>
    <w:rsid w:val="00373FDD"/>
    <w:rsid w:val="003751AC"/>
    <w:rsid w:val="003A1FDC"/>
    <w:rsid w:val="003A6C31"/>
    <w:rsid w:val="003B3D0B"/>
    <w:rsid w:val="003B7B9C"/>
    <w:rsid w:val="003E0628"/>
    <w:rsid w:val="0040152A"/>
    <w:rsid w:val="0042030D"/>
    <w:rsid w:val="00441D49"/>
    <w:rsid w:val="00445570"/>
    <w:rsid w:val="00450609"/>
    <w:rsid w:val="004C183E"/>
    <w:rsid w:val="005143CB"/>
    <w:rsid w:val="00526D6B"/>
    <w:rsid w:val="005503B5"/>
    <w:rsid w:val="005535E7"/>
    <w:rsid w:val="00576077"/>
    <w:rsid w:val="00585EDA"/>
    <w:rsid w:val="005B6A4C"/>
    <w:rsid w:val="005D2CD4"/>
    <w:rsid w:val="00625152"/>
    <w:rsid w:val="006409E4"/>
    <w:rsid w:val="00644A6B"/>
    <w:rsid w:val="006455A2"/>
    <w:rsid w:val="00656525"/>
    <w:rsid w:val="0066080A"/>
    <w:rsid w:val="0067054C"/>
    <w:rsid w:val="00691CE3"/>
    <w:rsid w:val="006B5A67"/>
    <w:rsid w:val="006F0567"/>
    <w:rsid w:val="006F2FA8"/>
    <w:rsid w:val="00701C3C"/>
    <w:rsid w:val="0070634D"/>
    <w:rsid w:val="00706F33"/>
    <w:rsid w:val="00714E18"/>
    <w:rsid w:val="00727E8D"/>
    <w:rsid w:val="00734698"/>
    <w:rsid w:val="00735558"/>
    <w:rsid w:val="007773A7"/>
    <w:rsid w:val="00786702"/>
    <w:rsid w:val="00790DE7"/>
    <w:rsid w:val="007B2E70"/>
    <w:rsid w:val="007E3B44"/>
    <w:rsid w:val="007F1981"/>
    <w:rsid w:val="007F3518"/>
    <w:rsid w:val="0080526A"/>
    <w:rsid w:val="0080693A"/>
    <w:rsid w:val="00826180"/>
    <w:rsid w:val="00841C82"/>
    <w:rsid w:val="00844E10"/>
    <w:rsid w:val="008664C7"/>
    <w:rsid w:val="00887719"/>
    <w:rsid w:val="008B1B2C"/>
    <w:rsid w:val="008C0842"/>
    <w:rsid w:val="008D41C1"/>
    <w:rsid w:val="008F1765"/>
    <w:rsid w:val="00906B0C"/>
    <w:rsid w:val="00915EE1"/>
    <w:rsid w:val="009171C7"/>
    <w:rsid w:val="00925E54"/>
    <w:rsid w:val="009328BA"/>
    <w:rsid w:val="00933F68"/>
    <w:rsid w:val="00935BE0"/>
    <w:rsid w:val="00955DE7"/>
    <w:rsid w:val="009662F1"/>
    <w:rsid w:val="0097460E"/>
    <w:rsid w:val="009A7BBF"/>
    <w:rsid w:val="009C3481"/>
    <w:rsid w:val="009D494F"/>
    <w:rsid w:val="009D7221"/>
    <w:rsid w:val="00A33AD4"/>
    <w:rsid w:val="00A37185"/>
    <w:rsid w:val="00A5702B"/>
    <w:rsid w:val="00A84DA5"/>
    <w:rsid w:val="00AE094C"/>
    <w:rsid w:val="00AE1B47"/>
    <w:rsid w:val="00AF0653"/>
    <w:rsid w:val="00AF1752"/>
    <w:rsid w:val="00AF2887"/>
    <w:rsid w:val="00B456BD"/>
    <w:rsid w:val="00B61F82"/>
    <w:rsid w:val="00B65FD4"/>
    <w:rsid w:val="00B772D7"/>
    <w:rsid w:val="00B86EF4"/>
    <w:rsid w:val="00BB33CD"/>
    <w:rsid w:val="00BC3C9E"/>
    <w:rsid w:val="00BE6585"/>
    <w:rsid w:val="00C148EB"/>
    <w:rsid w:val="00C248BB"/>
    <w:rsid w:val="00C436FD"/>
    <w:rsid w:val="00C56073"/>
    <w:rsid w:val="00CB5F7C"/>
    <w:rsid w:val="00CC0C6C"/>
    <w:rsid w:val="00CF72CA"/>
    <w:rsid w:val="00D22D3C"/>
    <w:rsid w:val="00D261DD"/>
    <w:rsid w:val="00D47ACA"/>
    <w:rsid w:val="00D719A2"/>
    <w:rsid w:val="00D81D8D"/>
    <w:rsid w:val="00D83BF9"/>
    <w:rsid w:val="00D95886"/>
    <w:rsid w:val="00DC25FB"/>
    <w:rsid w:val="00DD31F6"/>
    <w:rsid w:val="00DD7BF9"/>
    <w:rsid w:val="00DE0E6A"/>
    <w:rsid w:val="00DE594B"/>
    <w:rsid w:val="00DF0A1E"/>
    <w:rsid w:val="00E040FF"/>
    <w:rsid w:val="00E32423"/>
    <w:rsid w:val="00E338C5"/>
    <w:rsid w:val="00E374E4"/>
    <w:rsid w:val="00E468DF"/>
    <w:rsid w:val="00E70660"/>
    <w:rsid w:val="00E94DB0"/>
    <w:rsid w:val="00EC1524"/>
    <w:rsid w:val="00EE5907"/>
    <w:rsid w:val="00F351D3"/>
    <w:rsid w:val="00F3543A"/>
    <w:rsid w:val="00F51930"/>
    <w:rsid w:val="00F65FE5"/>
    <w:rsid w:val="00FA4C5E"/>
    <w:rsid w:val="00FB0AAC"/>
    <w:rsid w:val="00FC353F"/>
    <w:rsid w:val="00FE428E"/>
    <w:rsid w:val="00FF3F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6EFB35"/>
  <w15:chartTrackingRefBased/>
  <w15:docId w15:val="{CB7E91FD-398A-274F-8208-1508AE9012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6F33"/>
    <w:pPr>
      <w:spacing w:after="160" w:line="480" w:lineRule="auto"/>
    </w:pPr>
    <w:rPr>
      <w:rFonts w:eastAsia="Times New Roman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Sidfot">
    <w:name w:val="footer"/>
    <w:basedOn w:val="Normal"/>
    <w:link w:val="SidfotChar"/>
    <w:uiPriority w:val="99"/>
    <w:unhideWhenUsed/>
    <w:rsid w:val="00706F33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706F33"/>
    <w:rPr>
      <w:rFonts w:eastAsia="Times New Roman"/>
      <w:lang w:eastAsia="sv-SE"/>
    </w:rPr>
  </w:style>
  <w:style w:type="character" w:styleId="Sidnummer">
    <w:name w:val="page number"/>
    <w:basedOn w:val="Standardstycketeckensnitt"/>
    <w:uiPriority w:val="99"/>
    <w:semiHidden/>
    <w:unhideWhenUsed/>
    <w:rsid w:val="00706F33"/>
  </w:style>
  <w:style w:type="character" w:styleId="Radnummer">
    <w:name w:val="line number"/>
    <w:basedOn w:val="Standardstycketeckensnitt"/>
    <w:uiPriority w:val="99"/>
    <w:semiHidden/>
    <w:unhideWhenUsed/>
    <w:rsid w:val="00706F33"/>
  </w:style>
  <w:style w:type="paragraph" w:styleId="Sidhuvud">
    <w:name w:val="header"/>
    <w:basedOn w:val="Normal"/>
    <w:link w:val="SidhuvudChar"/>
    <w:uiPriority w:val="99"/>
    <w:unhideWhenUsed/>
    <w:rsid w:val="00706F3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706F33"/>
    <w:rPr>
      <w:rFonts w:eastAsia="Times New Roman"/>
      <w:lang w:eastAsia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03</Words>
  <Characters>547</Characters>
  <Application>Microsoft Office Word</Application>
  <DocSecurity>0</DocSecurity>
  <Lines>4</Lines>
  <Paragraphs>1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 Ståhl</dc:creator>
  <cp:keywords/>
  <dc:description/>
  <cp:lastModifiedBy>Daniel  Ståhl</cp:lastModifiedBy>
  <cp:revision>1</cp:revision>
  <dcterms:created xsi:type="dcterms:W3CDTF">2022-01-27T05:58:00Z</dcterms:created>
  <dcterms:modified xsi:type="dcterms:W3CDTF">2022-01-27T06:04:00Z</dcterms:modified>
</cp:coreProperties>
</file>